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2794F87" w14:textId="39D9EB85" w:rsidR="00721039" w:rsidRDefault="008E41C0">
      <w:r>
        <w:t>Table S1: List of o</w:t>
      </w:r>
      <w:r w:rsidRPr="008E41C0">
        <w:t xml:space="preserve">ligonucleotides </w:t>
      </w:r>
      <w:r w:rsidR="008A566F">
        <w:t xml:space="preserve">for </w:t>
      </w:r>
      <w:proofErr w:type="spellStart"/>
      <w:r w:rsidR="008A566F">
        <w:t>qRT</w:t>
      </w:r>
      <w:proofErr w:type="spellEnd"/>
      <w:r w:rsidR="008A566F">
        <w:t>-PCR</w:t>
      </w:r>
    </w:p>
    <w:p w14:paraId="12ECCE41" w14:textId="77777777" w:rsidR="008E41C0" w:rsidRPr="005016FF" w:rsidRDefault="008E41C0">
      <w:pPr>
        <w:rPr>
          <w:b/>
        </w:rPr>
      </w:pPr>
    </w:p>
    <w:tbl>
      <w:tblPr>
        <w:tblStyle w:val="TableGrid"/>
        <w:tblW w:w="9336" w:type="dxa"/>
        <w:tblInd w:w="111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340"/>
        <w:gridCol w:w="3486"/>
        <w:gridCol w:w="3510"/>
      </w:tblGrid>
      <w:tr w:rsidR="00690D1B" w:rsidRPr="005016FF" w14:paraId="645760BE" w14:textId="79CA914A" w:rsidTr="003B4B6C">
        <w:trPr>
          <w:cantSplit/>
          <w:trHeight w:val="481"/>
        </w:trPr>
        <w:tc>
          <w:tcPr>
            <w:tcW w:w="2340" w:type="dxa"/>
            <w:shd w:val="clear" w:color="auto" w:fill="auto"/>
          </w:tcPr>
          <w:p w14:paraId="4D6AA61E" w14:textId="3967E42F" w:rsidR="00690D1B" w:rsidRPr="005016FF" w:rsidRDefault="00690D1B" w:rsidP="00916F81">
            <w:pPr>
              <w:rPr>
                <w:b/>
                <w:sz w:val="20"/>
                <w:szCs w:val="20"/>
              </w:rPr>
            </w:pPr>
            <w:r w:rsidRPr="005016FF">
              <w:rPr>
                <w:b/>
                <w:sz w:val="20"/>
                <w:szCs w:val="20"/>
              </w:rPr>
              <w:t>Target Gene</w:t>
            </w:r>
          </w:p>
        </w:tc>
        <w:tc>
          <w:tcPr>
            <w:tcW w:w="3486" w:type="dxa"/>
            <w:shd w:val="clear" w:color="auto" w:fill="auto"/>
          </w:tcPr>
          <w:p w14:paraId="0F73B0EE" w14:textId="61A9A940" w:rsidR="00690D1B" w:rsidRPr="005016FF" w:rsidRDefault="00690D1B" w:rsidP="00690D1B">
            <w:pPr>
              <w:ind w:right="344"/>
              <w:rPr>
                <w:b/>
                <w:sz w:val="20"/>
                <w:szCs w:val="20"/>
              </w:rPr>
            </w:pPr>
            <w:r w:rsidRPr="005016FF">
              <w:rPr>
                <w:b/>
                <w:sz w:val="20"/>
                <w:szCs w:val="20"/>
              </w:rPr>
              <w:t>Sequence</w:t>
            </w:r>
          </w:p>
        </w:tc>
        <w:tc>
          <w:tcPr>
            <w:tcW w:w="3510" w:type="dxa"/>
          </w:tcPr>
          <w:p w14:paraId="6B34C4D5" w14:textId="19DAEFE6" w:rsidR="00690D1B" w:rsidRPr="005016FF" w:rsidRDefault="00690D1B" w:rsidP="00916F81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Source</w:t>
            </w:r>
          </w:p>
        </w:tc>
      </w:tr>
      <w:tr w:rsidR="00690D1B" w:rsidRPr="00287E5E" w14:paraId="2ABACF35" w14:textId="62701072" w:rsidTr="003B4B6C">
        <w:trPr>
          <w:cantSplit/>
          <w:trHeight w:val="247"/>
        </w:trPr>
        <w:tc>
          <w:tcPr>
            <w:tcW w:w="2340" w:type="dxa"/>
            <w:shd w:val="clear" w:color="auto" w:fill="auto"/>
          </w:tcPr>
          <w:p w14:paraId="43D3BB7B" w14:textId="1BAD6176" w:rsidR="00690D1B" w:rsidRPr="008A566F" w:rsidRDefault="00690D1B" w:rsidP="008A566F">
            <w:pPr>
              <w:rPr>
                <w:sz w:val="20"/>
                <w:szCs w:val="20"/>
              </w:rPr>
            </w:pPr>
            <w:r w:rsidRPr="00287E5E">
              <w:rPr>
                <w:sz w:val="20"/>
                <w:szCs w:val="20"/>
              </w:rPr>
              <w:t>18S</w:t>
            </w:r>
            <w:r>
              <w:rPr>
                <w:sz w:val="20"/>
                <w:szCs w:val="20"/>
              </w:rPr>
              <w:t xml:space="preserve"> F</w:t>
            </w:r>
          </w:p>
        </w:tc>
        <w:tc>
          <w:tcPr>
            <w:tcW w:w="3486" w:type="dxa"/>
            <w:shd w:val="clear" w:color="auto" w:fill="auto"/>
          </w:tcPr>
          <w:p w14:paraId="080C4C2B" w14:textId="5AD2BF5F" w:rsidR="00690D1B" w:rsidRPr="008A566F" w:rsidRDefault="00690D1B" w:rsidP="008A566F">
            <w:pPr>
              <w:rPr>
                <w:sz w:val="20"/>
                <w:szCs w:val="20"/>
              </w:rPr>
            </w:pPr>
            <w:r w:rsidRPr="00287E5E">
              <w:rPr>
                <w:sz w:val="20"/>
                <w:szCs w:val="20"/>
              </w:rPr>
              <w:t>GCCGCTAGAGGTGAAATTCTTG</w:t>
            </w:r>
          </w:p>
        </w:tc>
        <w:tc>
          <w:tcPr>
            <w:tcW w:w="3510" w:type="dxa"/>
          </w:tcPr>
          <w:p w14:paraId="0033C301" w14:textId="5C90544D" w:rsidR="00690D1B" w:rsidRPr="00287E5E" w:rsidRDefault="00690D1B" w:rsidP="008A566F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Fitzwalter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 w:rsidR="0060735A">
              <w:rPr>
                <w:sz w:val="20"/>
                <w:szCs w:val="20"/>
              </w:rPr>
              <w:t>, 20</w:t>
            </w:r>
            <w:r w:rsidR="00382926">
              <w:rPr>
                <w:sz w:val="20"/>
                <w:szCs w:val="20"/>
              </w:rPr>
              <w:t>18</w:t>
            </w:r>
          </w:p>
        </w:tc>
      </w:tr>
      <w:tr w:rsidR="00690D1B" w:rsidRPr="00287E5E" w14:paraId="2B693738" w14:textId="5CCCABD1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6E45C726" w14:textId="1505C6C5" w:rsidR="00690D1B" w:rsidRPr="00287E5E" w:rsidRDefault="00690D1B" w:rsidP="00916F8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S R</w:t>
            </w:r>
          </w:p>
        </w:tc>
        <w:tc>
          <w:tcPr>
            <w:tcW w:w="3486" w:type="dxa"/>
            <w:shd w:val="clear" w:color="auto" w:fill="auto"/>
          </w:tcPr>
          <w:p w14:paraId="485CCE75" w14:textId="0C17E50E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sz w:val="20"/>
                <w:szCs w:val="20"/>
              </w:rPr>
              <w:t>CTTTCGCTCTGGTCCGTCTT</w:t>
            </w:r>
          </w:p>
        </w:tc>
        <w:tc>
          <w:tcPr>
            <w:tcW w:w="3510" w:type="dxa"/>
          </w:tcPr>
          <w:p w14:paraId="32E86272" w14:textId="27FEFCDE" w:rsidR="00690D1B" w:rsidRPr="00287E5E" w:rsidRDefault="00690D1B" w:rsidP="00916F81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Fitzwalter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 w:rsidR="00382926">
              <w:rPr>
                <w:sz w:val="20"/>
                <w:szCs w:val="20"/>
              </w:rPr>
              <w:t>, 2018</w:t>
            </w:r>
          </w:p>
        </w:tc>
      </w:tr>
      <w:tr w:rsidR="00690D1B" w:rsidRPr="00287E5E" w14:paraId="1584A6A9" w14:textId="18157866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65928D9B" w14:textId="3D917729" w:rsidR="00690D1B" w:rsidRPr="00287E5E" w:rsidRDefault="00690D1B" w:rsidP="00916F81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sXBP1 </w:t>
            </w:r>
            <w:r w:rsidRPr="00287E5E">
              <w:rPr>
                <w:color w:val="000000"/>
                <w:sz w:val="20"/>
                <w:szCs w:val="20"/>
              </w:rPr>
              <w:t xml:space="preserve">F </w:t>
            </w:r>
          </w:p>
        </w:tc>
        <w:tc>
          <w:tcPr>
            <w:tcW w:w="3486" w:type="dxa"/>
            <w:shd w:val="clear" w:color="auto" w:fill="auto"/>
          </w:tcPr>
          <w:p w14:paraId="7A7FD7BF" w14:textId="6BAA4F0F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CTGAGTCCGAATCAGGTGCAG</w:t>
            </w:r>
          </w:p>
        </w:tc>
        <w:tc>
          <w:tcPr>
            <w:tcW w:w="3510" w:type="dxa"/>
          </w:tcPr>
          <w:p w14:paraId="0AB89163" w14:textId="5A4C8886" w:rsidR="00690D1B" w:rsidRPr="00287E5E" w:rsidRDefault="003B4B6C" w:rsidP="003B4B6C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3844E90E" w14:textId="65AE3C82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4D4E6163" w14:textId="448A78DC" w:rsidR="00690D1B" w:rsidRPr="008A566F" w:rsidRDefault="00690D1B" w:rsidP="007B2658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sXBP1 </w:t>
            </w:r>
            <w:r w:rsidRPr="00287E5E">
              <w:rPr>
                <w:color w:val="000000"/>
                <w:sz w:val="20"/>
                <w:szCs w:val="20"/>
              </w:rPr>
              <w:t xml:space="preserve">R </w:t>
            </w:r>
          </w:p>
        </w:tc>
        <w:tc>
          <w:tcPr>
            <w:tcW w:w="3486" w:type="dxa"/>
            <w:shd w:val="clear" w:color="auto" w:fill="auto"/>
          </w:tcPr>
          <w:p w14:paraId="7F4FED06" w14:textId="2079DACD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ATCCATGGGGAGATGTTCTGG</w:t>
            </w:r>
          </w:p>
        </w:tc>
        <w:tc>
          <w:tcPr>
            <w:tcW w:w="3510" w:type="dxa"/>
          </w:tcPr>
          <w:p w14:paraId="6854343F" w14:textId="704068FA" w:rsidR="00690D1B" w:rsidRPr="00287E5E" w:rsidRDefault="00382926" w:rsidP="002E66E7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="002E66E7">
              <w:rPr>
                <w:color w:val="000000"/>
                <w:sz w:val="20"/>
                <w:szCs w:val="20"/>
              </w:rPr>
              <w:t xml:space="preserve">and </w:t>
            </w:r>
            <w:proofErr w:type="spellStart"/>
            <w:r w:rsidR="002E66E7"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56FB4FFB" w14:textId="016539BF" w:rsidTr="003B4B6C">
        <w:trPr>
          <w:cantSplit/>
          <w:trHeight w:val="276"/>
        </w:trPr>
        <w:tc>
          <w:tcPr>
            <w:tcW w:w="2340" w:type="dxa"/>
            <w:shd w:val="clear" w:color="auto" w:fill="auto"/>
          </w:tcPr>
          <w:p w14:paraId="0AB60747" w14:textId="5DCE70DC" w:rsidR="00690D1B" w:rsidRPr="00287E5E" w:rsidRDefault="00690D1B" w:rsidP="00916F81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otal_XBP1 </w:t>
            </w:r>
            <w:r w:rsidRPr="00287E5E">
              <w:rPr>
                <w:color w:val="000000"/>
                <w:sz w:val="20"/>
                <w:szCs w:val="20"/>
              </w:rPr>
              <w:t xml:space="preserve">F </w:t>
            </w:r>
          </w:p>
        </w:tc>
        <w:tc>
          <w:tcPr>
            <w:tcW w:w="3486" w:type="dxa"/>
            <w:shd w:val="clear" w:color="auto" w:fill="auto"/>
          </w:tcPr>
          <w:p w14:paraId="6CBAD7F2" w14:textId="0E8E51F1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TGGCCGGGTCTGCTGAGTCCG</w:t>
            </w:r>
          </w:p>
        </w:tc>
        <w:tc>
          <w:tcPr>
            <w:tcW w:w="3510" w:type="dxa"/>
          </w:tcPr>
          <w:p w14:paraId="2364F43C" w14:textId="3F03FA2D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2BB39058" w14:textId="72FA5CD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4040B363" w14:textId="6AA5E476" w:rsidR="00690D1B" w:rsidRPr="00287E5E" w:rsidRDefault="00690D1B" w:rsidP="00916F81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otal_XBP1 </w:t>
            </w:r>
            <w:r w:rsidRPr="00287E5E">
              <w:rPr>
                <w:color w:val="000000"/>
                <w:sz w:val="20"/>
                <w:szCs w:val="20"/>
              </w:rPr>
              <w:t>R</w:t>
            </w:r>
            <w:r w:rsidRPr="00287E5E">
              <w:rPr>
                <w:sz w:val="20"/>
                <w:szCs w:val="20"/>
              </w:rPr>
              <w:t xml:space="preserve"> </w:t>
            </w:r>
          </w:p>
        </w:tc>
        <w:tc>
          <w:tcPr>
            <w:tcW w:w="3486" w:type="dxa"/>
            <w:shd w:val="clear" w:color="auto" w:fill="auto"/>
          </w:tcPr>
          <w:p w14:paraId="51F47EDC" w14:textId="5DCDF1CF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ATCCATGGGGAGATGTTCTGG</w:t>
            </w:r>
          </w:p>
        </w:tc>
        <w:tc>
          <w:tcPr>
            <w:tcW w:w="3510" w:type="dxa"/>
          </w:tcPr>
          <w:p w14:paraId="09C88E8B" w14:textId="47571D6C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6010C8CB" w14:textId="6E11320D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2123B8CE" w14:textId="540E035C" w:rsidR="00690D1B" w:rsidRPr="00287E5E" w:rsidRDefault="00690D1B" w:rsidP="00916F81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ATF4 </w:t>
            </w:r>
            <w:r w:rsidRPr="00287E5E">
              <w:rPr>
                <w:color w:val="000000"/>
                <w:sz w:val="20"/>
                <w:szCs w:val="20"/>
              </w:rPr>
              <w:t>F</w:t>
            </w:r>
            <w:r w:rsidRPr="00287E5E">
              <w:rPr>
                <w:sz w:val="20"/>
                <w:szCs w:val="20"/>
              </w:rPr>
              <w:t xml:space="preserve"> </w:t>
            </w:r>
          </w:p>
        </w:tc>
        <w:tc>
          <w:tcPr>
            <w:tcW w:w="3486" w:type="dxa"/>
            <w:shd w:val="clear" w:color="auto" w:fill="auto"/>
          </w:tcPr>
          <w:p w14:paraId="21AF605E" w14:textId="1391B80F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GTTCTCCAGCGACAAGGCTA</w:t>
            </w:r>
          </w:p>
        </w:tc>
        <w:tc>
          <w:tcPr>
            <w:tcW w:w="3510" w:type="dxa"/>
          </w:tcPr>
          <w:p w14:paraId="24BA0879" w14:textId="3BCEE86B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089080F9" w14:textId="0FE3C53B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70F0EE03" w14:textId="7AC8FE0B" w:rsidR="00690D1B" w:rsidRPr="00287E5E" w:rsidRDefault="00690D1B" w:rsidP="00916F81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ATF4 </w:t>
            </w:r>
            <w:r w:rsidRPr="00287E5E">
              <w:rPr>
                <w:color w:val="000000"/>
                <w:sz w:val="20"/>
                <w:szCs w:val="20"/>
              </w:rPr>
              <w:t xml:space="preserve">R </w:t>
            </w:r>
          </w:p>
        </w:tc>
        <w:tc>
          <w:tcPr>
            <w:tcW w:w="3486" w:type="dxa"/>
            <w:shd w:val="clear" w:color="auto" w:fill="auto"/>
          </w:tcPr>
          <w:p w14:paraId="0B8F03C6" w14:textId="4769BE01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ATCCTGCTTGCTGTTGTTGG</w:t>
            </w:r>
          </w:p>
        </w:tc>
        <w:tc>
          <w:tcPr>
            <w:tcW w:w="3510" w:type="dxa"/>
          </w:tcPr>
          <w:p w14:paraId="30120F8C" w14:textId="0C4D6109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2510CD19" w14:textId="3FEB40A8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530C9F1D" w14:textId="6B265DD7" w:rsidR="00690D1B" w:rsidRPr="00287E5E" w:rsidRDefault="00690D1B" w:rsidP="00916F81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CHOP </w:t>
            </w:r>
            <w:r w:rsidRPr="00287E5E">
              <w:rPr>
                <w:color w:val="000000"/>
                <w:sz w:val="20"/>
                <w:szCs w:val="20"/>
              </w:rPr>
              <w:t xml:space="preserve">F </w:t>
            </w:r>
          </w:p>
        </w:tc>
        <w:tc>
          <w:tcPr>
            <w:tcW w:w="3486" w:type="dxa"/>
            <w:shd w:val="clear" w:color="auto" w:fill="auto"/>
          </w:tcPr>
          <w:p w14:paraId="257F70A2" w14:textId="59BF1D66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AGAACCAGGAAACGGAAACAGA</w:t>
            </w:r>
          </w:p>
        </w:tc>
        <w:tc>
          <w:tcPr>
            <w:tcW w:w="3510" w:type="dxa"/>
          </w:tcPr>
          <w:p w14:paraId="3F1C3BDB" w14:textId="2D6FB5CD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3D50995C" w14:textId="39311DB2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55F63A18" w14:textId="03009A87" w:rsidR="00690D1B" w:rsidRPr="00287E5E" w:rsidRDefault="00690D1B" w:rsidP="008A566F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CHOP </w:t>
            </w:r>
            <w:r w:rsidRPr="00287E5E">
              <w:rPr>
                <w:color w:val="000000"/>
                <w:sz w:val="20"/>
                <w:szCs w:val="20"/>
              </w:rPr>
              <w:t xml:space="preserve">R </w:t>
            </w:r>
          </w:p>
        </w:tc>
        <w:tc>
          <w:tcPr>
            <w:tcW w:w="3486" w:type="dxa"/>
            <w:shd w:val="clear" w:color="auto" w:fill="auto"/>
          </w:tcPr>
          <w:p w14:paraId="6F7D847D" w14:textId="503A19D2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TCTCCTTCATGCGCTGCTTT</w:t>
            </w:r>
          </w:p>
        </w:tc>
        <w:tc>
          <w:tcPr>
            <w:tcW w:w="3510" w:type="dxa"/>
          </w:tcPr>
          <w:p w14:paraId="2C4D070A" w14:textId="20A184BD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2A59E4E1" w14:textId="2213C82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334D3E5C" w14:textId="0D6236D0" w:rsidR="00690D1B" w:rsidRPr="00287E5E" w:rsidRDefault="00690D1B" w:rsidP="00916F81">
            <w:pPr>
              <w:rPr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BiP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Pr="00287E5E">
              <w:rPr>
                <w:color w:val="000000"/>
                <w:sz w:val="20"/>
                <w:szCs w:val="20"/>
              </w:rPr>
              <w:t xml:space="preserve">F </w:t>
            </w:r>
          </w:p>
        </w:tc>
        <w:tc>
          <w:tcPr>
            <w:tcW w:w="3486" w:type="dxa"/>
            <w:shd w:val="clear" w:color="auto" w:fill="auto"/>
          </w:tcPr>
          <w:p w14:paraId="75FA9CAF" w14:textId="326BBF1E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TGTTCAACCAATTATCAGCAAAC</w:t>
            </w:r>
          </w:p>
        </w:tc>
        <w:tc>
          <w:tcPr>
            <w:tcW w:w="3510" w:type="dxa"/>
          </w:tcPr>
          <w:p w14:paraId="6BF23883" w14:textId="6BB704A4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6D6B86B9" w14:textId="466EEA35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1C3CCA4E" w14:textId="4AD93CE4" w:rsidR="00690D1B" w:rsidRPr="00287E5E" w:rsidRDefault="00690D1B" w:rsidP="008A566F">
            <w:pPr>
              <w:rPr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BiP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Pr="00287E5E">
              <w:rPr>
                <w:color w:val="000000"/>
                <w:sz w:val="20"/>
                <w:szCs w:val="20"/>
              </w:rPr>
              <w:t xml:space="preserve">R </w:t>
            </w:r>
          </w:p>
        </w:tc>
        <w:tc>
          <w:tcPr>
            <w:tcW w:w="3486" w:type="dxa"/>
            <w:shd w:val="clear" w:color="auto" w:fill="auto"/>
          </w:tcPr>
          <w:p w14:paraId="574E2EF0" w14:textId="61C37043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TTCTGCTGTATCCTCTTCACCAG</w:t>
            </w:r>
          </w:p>
        </w:tc>
        <w:tc>
          <w:tcPr>
            <w:tcW w:w="3510" w:type="dxa"/>
          </w:tcPr>
          <w:p w14:paraId="281BCD65" w14:textId="342784FF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13D2AF45" w14:textId="4DA362DF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4A1114F5" w14:textId="607838BD" w:rsidR="00690D1B" w:rsidRPr="008A566F" w:rsidRDefault="00690D1B" w:rsidP="008A566F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EDEM </w:t>
            </w:r>
            <w:r w:rsidRPr="00287E5E">
              <w:rPr>
                <w:color w:val="000000"/>
                <w:sz w:val="20"/>
                <w:szCs w:val="20"/>
              </w:rPr>
              <w:t xml:space="preserve">F </w:t>
            </w:r>
          </w:p>
        </w:tc>
        <w:tc>
          <w:tcPr>
            <w:tcW w:w="3486" w:type="dxa"/>
            <w:shd w:val="clear" w:color="auto" w:fill="auto"/>
          </w:tcPr>
          <w:p w14:paraId="06DAD2B9" w14:textId="02CEFE06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CAAGTGTGGGTACGCCACG</w:t>
            </w:r>
          </w:p>
        </w:tc>
        <w:tc>
          <w:tcPr>
            <w:tcW w:w="3510" w:type="dxa"/>
          </w:tcPr>
          <w:p w14:paraId="1014F449" w14:textId="2ACEC1C8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690D1B" w:rsidRPr="00287E5E" w14:paraId="0FFDB948" w14:textId="0EEC3DE2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097B3C1B" w14:textId="600AD522" w:rsidR="00690D1B" w:rsidRPr="00287E5E" w:rsidRDefault="00690D1B" w:rsidP="008A566F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EDEM </w:t>
            </w:r>
            <w:r w:rsidRPr="00287E5E">
              <w:rPr>
                <w:color w:val="000000"/>
                <w:sz w:val="20"/>
                <w:szCs w:val="20"/>
              </w:rPr>
              <w:t xml:space="preserve">R </w:t>
            </w:r>
          </w:p>
        </w:tc>
        <w:tc>
          <w:tcPr>
            <w:tcW w:w="3486" w:type="dxa"/>
            <w:shd w:val="clear" w:color="auto" w:fill="auto"/>
          </w:tcPr>
          <w:p w14:paraId="1C08930A" w14:textId="6A13E344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AAAGAAGCTCTCCATCCGGTC</w:t>
            </w:r>
          </w:p>
        </w:tc>
        <w:tc>
          <w:tcPr>
            <w:tcW w:w="3510" w:type="dxa"/>
          </w:tcPr>
          <w:p w14:paraId="180EC4C5" w14:textId="115F92D5" w:rsidR="00690D1B" w:rsidRPr="00287E5E" w:rsidRDefault="002E66E7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Oslowsk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>
              <w:rPr>
                <w:color w:val="000000"/>
                <w:sz w:val="20"/>
                <w:szCs w:val="20"/>
              </w:rPr>
              <w:t>Urano</w:t>
            </w:r>
            <w:proofErr w:type="spellEnd"/>
            <w:r>
              <w:rPr>
                <w:color w:val="000000"/>
                <w:sz w:val="20"/>
                <w:szCs w:val="20"/>
              </w:rPr>
              <w:t>, 2011</w:t>
            </w:r>
          </w:p>
        </w:tc>
      </w:tr>
      <w:tr w:rsidR="00F45B5A" w:rsidRPr="00287E5E" w14:paraId="72B76DED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05F251EF" w14:textId="34E7B602" w:rsidR="00F45B5A" w:rsidRPr="00287E5E" w:rsidRDefault="00F45B5A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A1 F</w:t>
            </w:r>
          </w:p>
        </w:tc>
        <w:tc>
          <w:tcPr>
            <w:tcW w:w="3486" w:type="dxa"/>
            <w:shd w:val="clear" w:color="auto" w:fill="auto"/>
          </w:tcPr>
          <w:p w14:paraId="3C3DF7BF" w14:textId="1609BBEB" w:rsidR="00F45B5A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TTCCCAATCAGCTCGTACTTAC</w:t>
            </w:r>
          </w:p>
        </w:tc>
        <w:tc>
          <w:tcPr>
            <w:tcW w:w="3510" w:type="dxa"/>
          </w:tcPr>
          <w:p w14:paraId="30561D86" w14:textId="611375DF" w:rsidR="00F45B5A" w:rsidRDefault="003D137E" w:rsidP="00916F81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F45B5A" w:rsidRPr="00287E5E" w14:paraId="5074A0E8" w14:textId="77777777" w:rsidTr="003B4B6C">
        <w:trPr>
          <w:cantSplit/>
          <w:trHeight w:val="283"/>
        </w:trPr>
        <w:tc>
          <w:tcPr>
            <w:tcW w:w="2340" w:type="dxa"/>
            <w:shd w:val="clear" w:color="auto" w:fill="auto"/>
          </w:tcPr>
          <w:p w14:paraId="02010B8C" w14:textId="383E3176" w:rsidR="00F45B5A" w:rsidRPr="00287E5E" w:rsidRDefault="00F45B5A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A1 R</w:t>
            </w:r>
          </w:p>
        </w:tc>
        <w:tc>
          <w:tcPr>
            <w:tcW w:w="3486" w:type="dxa"/>
            <w:shd w:val="clear" w:color="auto" w:fill="auto"/>
          </w:tcPr>
          <w:p w14:paraId="7D24A371" w14:textId="1CDC0D75" w:rsidR="00F45B5A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TTCTGCAGGAAGCGTCTCT</w:t>
            </w:r>
          </w:p>
        </w:tc>
        <w:tc>
          <w:tcPr>
            <w:tcW w:w="3510" w:type="dxa"/>
          </w:tcPr>
          <w:p w14:paraId="019F1EFE" w14:textId="59CEB205" w:rsidR="00F45B5A" w:rsidRDefault="003D137E" w:rsidP="00916F81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F45B5A" w:rsidRPr="00287E5E" w14:paraId="31D1282E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254DCBAF" w14:textId="44FC4153" w:rsidR="00F45B5A" w:rsidRPr="00287E5E" w:rsidRDefault="00F45B5A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A4 F</w:t>
            </w:r>
          </w:p>
        </w:tc>
        <w:tc>
          <w:tcPr>
            <w:tcW w:w="3486" w:type="dxa"/>
            <w:shd w:val="clear" w:color="auto" w:fill="auto"/>
          </w:tcPr>
          <w:p w14:paraId="348BD0FE" w14:textId="1049021F" w:rsidR="00F45B5A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GCAGTGTGGCAGGCATAACTT</w:t>
            </w:r>
          </w:p>
        </w:tc>
        <w:tc>
          <w:tcPr>
            <w:tcW w:w="3510" w:type="dxa"/>
          </w:tcPr>
          <w:p w14:paraId="72DD60A2" w14:textId="5D8C00B2" w:rsidR="00F45B5A" w:rsidRDefault="003D137E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F45B5A" w:rsidRPr="00287E5E" w14:paraId="15911212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3FFF33F8" w14:textId="1C62F59B" w:rsidR="00F45B5A" w:rsidRPr="00287E5E" w:rsidRDefault="00F45B5A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A4 R</w:t>
            </w:r>
          </w:p>
        </w:tc>
        <w:tc>
          <w:tcPr>
            <w:tcW w:w="3486" w:type="dxa"/>
            <w:shd w:val="clear" w:color="auto" w:fill="auto"/>
          </w:tcPr>
          <w:p w14:paraId="3C7980F8" w14:textId="283F25D7" w:rsidR="00F45B5A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CACAGCGCTGTAACCAACT</w:t>
            </w:r>
          </w:p>
        </w:tc>
        <w:tc>
          <w:tcPr>
            <w:tcW w:w="3510" w:type="dxa"/>
          </w:tcPr>
          <w:p w14:paraId="1C5575B3" w14:textId="25FB2CA6" w:rsidR="00F45B5A" w:rsidRDefault="003D137E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F45B5A" w:rsidRPr="00287E5E" w14:paraId="04FCB4CA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796EFF4C" w14:textId="7A26BEE5" w:rsidR="00F45B5A" w:rsidRPr="00287E5E" w:rsidRDefault="00F45B5A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A</w:t>
            </w:r>
            <w:r w:rsidR="003D137E">
              <w:rPr>
                <w:color w:val="000000"/>
                <w:sz w:val="20"/>
                <w:szCs w:val="20"/>
              </w:rPr>
              <w:t>7 F</w:t>
            </w:r>
          </w:p>
        </w:tc>
        <w:tc>
          <w:tcPr>
            <w:tcW w:w="3486" w:type="dxa"/>
            <w:shd w:val="clear" w:color="auto" w:fill="auto"/>
          </w:tcPr>
          <w:p w14:paraId="324500BE" w14:textId="0880440F" w:rsidR="00F45B5A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CTGTGCTTTGGATGACAACG</w:t>
            </w:r>
          </w:p>
        </w:tc>
        <w:tc>
          <w:tcPr>
            <w:tcW w:w="3510" w:type="dxa"/>
          </w:tcPr>
          <w:p w14:paraId="1C3A55DD" w14:textId="42FE524D" w:rsidR="00F45B5A" w:rsidRDefault="003D137E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 w:rsidRPr="00F45B5A">
              <w:rPr>
                <w:rFonts w:eastAsia="Times New Roman"/>
                <w:sz w:val="20"/>
                <w:szCs w:val="20"/>
              </w:rPr>
              <w:t>Radhakrishnan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et al</w:t>
            </w:r>
          </w:p>
        </w:tc>
      </w:tr>
      <w:tr w:rsidR="00F45B5A" w:rsidRPr="00287E5E" w14:paraId="13656BDD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6DB05104" w14:textId="3B76433D" w:rsidR="00F45B5A" w:rsidRPr="00287E5E" w:rsidRDefault="003D137E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A7 R</w:t>
            </w:r>
          </w:p>
        </w:tc>
        <w:tc>
          <w:tcPr>
            <w:tcW w:w="3486" w:type="dxa"/>
            <w:shd w:val="clear" w:color="auto" w:fill="auto"/>
          </w:tcPr>
          <w:p w14:paraId="20210A08" w14:textId="3618B7B1" w:rsidR="00F45B5A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CGATGTAGCGGGTGATGTACT</w:t>
            </w:r>
          </w:p>
        </w:tc>
        <w:tc>
          <w:tcPr>
            <w:tcW w:w="3510" w:type="dxa"/>
          </w:tcPr>
          <w:p w14:paraId="2E8A86E3" w14:textId="31A83754" w:rsidR="00F45B5A" w:rsidRDefault="003D137E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 w:rsidRPr="00F45B5A">
              <w:rPr>
                <w:rFonts w:eastAsia="Times New Roman"/>
                <w:sz w:val="20"/>
                <w:szCs w:val="20"/>
              </w:rPr>
              <w:t>Radhakrishnan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et al</w:t>
            </w:r>
          </w:p>
        </w:tc>
      </w:tr>
      <w:tr w:rsidR="00690D1B" w:rsidRPr="00287E5E" w14:paraId="6984EA14" w14:textId="099F7FDA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58094B5F" w14:textId="59937429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1 F </w:t>
            </w:r>
          </w:p>
        </w:tc>
        <w:tc>
          <w:tcPr>
            <w:tcW w:w="3486" w:type="dxa"/>
            <w:shd w:val="clear" w:color="auto" w:fill="auto"/>
          </w:tcPr>
          <w:p w14:paraId="6E3E5D0F" w14:textId="0987D274" w:rsidR="00690D1B" w:rsidRPr="00287E5E" w:rsidRDefault="00690D1B" w:rsidP="00916F81">
            <w:pPr>
              <w:rPr>
                <w:color w:val="333333"/>
                <w:sz w:val="20"/>
                <w:szCs w:val="20"/>
                <w:shd w:val="clear" w:color="auto" w:fill="FFFFFF"/>
              </w:rPr>
            </w:pPr>
            <w:r w:rsidRPr="00287E5E">
              <w:rPr>
                <w:color w:val="000000"/>
                <w:sz w:val="20"/>
                <w:szCs w:val="20"/>
              </w:rPr>
              <w:t>TTTCGCCCTACGTTTTCAAC</w:t>
            </w:r>
          </w:p>
        </w:tc>
        <w:tc>
          <w:tcPr>
            <w:tcW w:w="3510" w:type="dxa"/>
          </w:tcPr>
          <w:p w14:paraId="46F89035" w14:textId="54392A2A" w:rsidR="00690D1B" w:rsidRPr="00287E5E" w:rsidRDefault="009A3E66" w:rsidP="00913434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</w:t>
            </w:r>
            <w:r w:rsidR="003B4B6C">
              <w:rPr>
                <w:color w:val="000000"/>
                <w:sz w:val="20"/>
                <w:szCs w:val="20"/>
              </w:rPr>
              <w:t>, 2014</w:t>
            </w:r>
            <w:r w:rsidR="003B4B6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WYW5nYWxhPC9BdXRob3I+PFllYXI+MjAxNDwvWWVhcj48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</w:fldData>
              </w:fldChar>
            </w:r>
            <w:r w:rsidR="00BD775D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BD775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WYW5nYWxhPC9BdXRob3I+PFllYXI+MjAxNDwvWWVhcj48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</w:fldData>
              </w:fldChar>
            </w:r>
            <w:r w:rsidR="00BD775D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BD775D">
              <w:rPr>
                <w:color w:val="000000"/>
                <w:sz w:val="20"/>
                <w:szCs w:val="20"/>
              </w:rPr>
            </w:r>
            <w:r w:rsidR="00BD775D">
              <w:rPr>
                <w:color w:val="000000"/>
                <w:sz w:val="20"/>
                <w:szCs w:val="20"/>
              </w:rPr>
              <w:fldChar w:fldCharType="end"/>
            </w:r>
            <w:r w:rsidR="003B4B6C">
              <w:rPr>
                <w:color w:val="000000"/>
                <w:sz w:val="20"/>
                <w:szCs w:val="20"/>
              </w:rPr>
              <w:fldChar w:fldCharType="separate"/>
            </w:r>
            <w:r w:rsidR="003B4B6C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690D1B" w:rsidRPr="00287E5E" w14:paraId="2C07D127" w14:textId="48C11C11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5E0EBF79" w14:textId="7FC2FCC0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1 R </w:t>
            </w:r>
          </w:p>
        </w:tc>
        <w:tc>
          <w:tcPr>
            <w:tcW w:w="3486" w:type="dxa"/>
            <w:shd w:val="clear" w:color="auto" w:fill="auto"/>
          </w:tcPr>
          <w:p w14:paraId="4FC0A1B1" w14:textId="377010F8" w:rsidR="00690D1B" w:rsidRPr="00287E5E" w:rsidRDefault="00690D1B" w:rsidP="00916F81">
            <w:pPr>
              <w:rPr>
                <w:color w:val="333333"/>
                <w:sz w:val="20"/>
                <w:szCs w:val="20"/>
                <w:shd w:val="clear" w:color="auto" w:fill="FFFFFF"/>
              </w:rPr>
            </w:pPr>
            <w:r w:rsidRPr="00287E5E">
              <w:rPr>
                <w:color w:val="000000"/>
                <w:sz w:val="20"/>
                <w:szCs w:val="20"/>
              </w:rPr>
              <w:t>TACAGCCCCCTTTCCTTCTT</w:t>
            </w:r>
          </w:p>
        </w:tc>
        <w:tc>
          <w:tcPr>
            <w:tcW w:w="3510" w:type="dxa"/>
          </w:tcPr>
          <w:p w14:paraId="335E97B6" w14:textId="48EC6C8A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19984E4E" w14:textId="4EEEEB4C" w:rsidTr="003B4B6C">
        <w:trPr>
          <w:cantSplit/>
          <w:trHeight w:val="274"/>
        </w:trPr>
        <w:tc>
          <w:tcPr>
            <w:tcW w:w="2340" w:type="dxa"/>
            <w:shd w:val="clear" w:color="auto" w:fill="auto"/>
          </w:tcPr>
          <w:p w14:paraId="7C1E93A1" w14:textId="748931C4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2 F </w:t>
            </w:r>
          </w:p>
        </w:tc>
        <w:tc>
          <w:tcPr>
            <w:tcW w:w="3486" w:type="dxa"/>
            <w:shd w:val="clear" w:color="auto" w:fill="auto"/>
          </w:tcPr>
          <w:p w14:paraId="2EB2BA0D" w14:textId="770CBBAC" w:rsidR="00690D1B" w:rsidRPr="00287E5E" w:rsidRDefault="00690D1B" w:rsidP="00916F81">
            <w:pPr>
              <w:rPr>
                <w:color w:val="333333"/>
                <w:sz w:val="20"/>
                <w:szCs w:val="20"/>
                <w:shd w:val="clear" w:color="auto" w:fill="FFFFFF"/>
              </w:rPr>
            </w:pPr>
            <w:r w:rsidRPr="00287E5E">
              <w:rPr>
                <w:color w:val="000000"/>
                <w:sz w:val="20"/>
                <w:szCs w:val="20"/>
              </w:rPr>
              <w:t>AAGGCCCCGACTATGTTCTT</w:t>
            </w:r>
          </w:p>
        </w:tc>
        <w:tc>
          <w:tcPr>
            <w:tcW w:w="3510" w:type="dxa"/>
          </w:tcPr>
          <w:p w14:paraId="3EC595B5" w14:textId="50E9A316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6F8101EA" w14:textId="3D0D0517" w:rsidTr="003B4B6C">
        <w:trPr>
          <w:cantSplit/>
          <w:trHeight w:val="274"/>
        </w:trPr>
        <w:tc>
          <w:tcPr>
            <w:tcW w:w="2340" w:type="dxa"/>
            <w:shd w:val="clear" w:color="auto" w:fill="auto"/>
          </w:tcPr>
          <w:p w14:paraId="500759A9" w14:textId="6E7DC281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2 R </w:t>
            </w:r>
          </w:p>
        </w:tc>
        <w:tc>
          <w:tcPr>
            <w:tcW w:w="3486" w:type="dxa"/>
            <w:shd w:val="clear" w:color="auto" w:fill="auto"/>
          </w:tcPr>
          <w:p w14:paraId="4F6EFA31" w14:textId="2523D0A4" w:rsidR="00690D1B" w:rsidRPr="00287E5E" w:rsidRDefault="00690D1B" w:rsidP="00916F81">
            <w:pPr>
              <w:rPr>
                <w:color w:val="333333"/>
                <w:sz w:val="20"/>
                <w:szCs w:val="20"/>
                <w:shd w:val="clear" w:color="auto" w:fill="FFFFFF"/>
              </w:rPr>
            </w:pPr>
            <w:r w:rsidRPr="00287E5E">
              <w:rPr>
                <w:color w:val="000000"/>
                <w:sz w:val="20"/>
                <w:szCs w:val="20"/>
              </w:rPr>
              <w:t>AGGTTGGCAGATTCAGGATG</w:t>
            </w:r>
          </w:p>
        </w:tc>
        <w:tc>
          <w:tcPr>
            <w:tcW w:w="3510" w:type="dxa"/>
          </w:tcPr>
          <w:p w14:paraId="37891002" w14:textId="78CE77D9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56ADFBC5" w14:textId="1561AEDB" w:rsidTr="003B4B6C">
        <w:trPr>
          <w:cantSplit/>
          <w:trHeight w:val="306"/>
        </w:trPr>
        <w:tc>
          <w:tcPr>
            <w:tcW w:w="2340" w:type="dxa"/>
            <w:shd w:val="clear" w:color="auto" w:fill="auto"/>
          </w:tcPr>
          <w:p w14:paraId="4AE43312" w14:textId="6AF19F6F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5 F </w:t>
            </w:r>
          </w:p>
        </w:tc>
        <w:tc>
          <w:tcPr>
            <w:tcW w:w="3486" w:type="dxa"/>
            <w:shd w:val="clear" w:color="auto" w:fill="auto"/>
          </w:tcPr>
          <w:p w14:paraId="13845498" w14:textId="5564E7F2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CCATACCTGCTAGGCACCAT</w:t>
            </w:r>
          </w:p>
        </w:tc>
        <w:tc>
          <w:tcPr>
            <w:tcW w:w="3510" w:type="dxa"/>
          </w:tcPr>
          <w:p w14:paraId="5F7DB783" w14:textId="4B941EE1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07701A3A" w14:textId="74F60004" w:rsidTr="003B4B6C">
        <w:trPr>
          <w:cantSplit/>
          <w:trHeight w:val="292"/>
        </w:trPr>
        <w:tc>
          <w:tcPr>
            <w:tcW w:w="2340" w:type="dxa"/>
            <w:shd w:val="clear" w:color="auto" w:fill="auto"/>
          </w:tcPr>
          <w:p w14:paraId="0D8ECEE6" w14:textId="543DD27B" w:rsidR="00690D1B" w:rsidRPr="00287E5E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5 R </w:t>
            </w:r>
          </w:p>
        </w:tc>
        <w:tc>
          <w:tcPr>
            <w:tcW w:w="3486" w:type="dxa"/>
            <w:shd w:val="clear" w:color="auto" w:fill="auto"/>
          </w:tcPr>
          <w:p w14:paraId="429FCC5E" w14:textId="2759F1CE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GCACCTCCTGAGTAGGCATC</w:t>
            </w:r>
          </w:p>
        </w:tc>
        <w:tc>
          <w:tcPr>
            <w:tcW w:w="3510" w:type="dxa"/>
          </w:tcPr>
          <w:p w14:paraId="1C6B9B15" w14:textId="76CBE888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1606EC58" w14:textId="67293165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20AD56BF" w14:textId="12CFF8B0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6 F </w:t>
            </w:r>
          </w:p>
        </w:tc>
        <w:tc>
          <w:tcPr>
            <w:tcW w:w="3486" w:type="dxa"/>
            <w:shd w:val="clear" w:color="auto" w:fill="auto"/>
          </w:tcPr>
          <w:p w14:paraId="69239B3A" w14:textId="31BF8F51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CCTATTCACGACCGCATTTT</w:t>
            </w:r>
          </w:p>
        </w:tc>
        <w:tc>
          <w:tcPr>
            <w:tcW w:w="3510" w:type="dxa"/>
          </w:tcPr>
          <w:p w14:paraId="3258D572" w14:textId="514E0B63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215D18B3" w14:textId="15014385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49976AEB" w14:textId="1E681D53" w:rsidR="00690D1B" w:rsidRPr="00287E5E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6 R </w:t>
            </w:r>
          </w:p>
        </w:tc>
        <w:tc>
          <w:tcPr>
            <w:tcW w:w="3486" w:type="dxa"/>
            <w:shd w:val="clear" w:color="auto" w:fill="auto"/>
          </w:tcPr>
          <w:p w14:paraId="45C7E9B2" w14:textId="2B3A2A0E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TCCCGGTAGGTAGCATCAAC</w:t>
            </w:r>
          </w:p>
        </w:tc>
        <w:tc>
          <w:tcPr>
            <w:tcW w:w="3510" w:type="dxa"/>
          </w:tcPr>
          <w:p w14:paraId="6C87F545" w14:textId="3D45DC38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02FA5DEB" w14:textId="36D93B7F" w:rsidTr="003B4B6C">
        <w:trPr>
          <w:cantSplit/>
          <w:trHeight w:val="238"/>
        </w:trPr>
        <w:tc>
          <w:tcPr>
            <w:tcW w:w="2340" w:type="dxa"/>
            <w:shd w:val="clear" w:color="auto" w:fill="auto"/>
          </w:tcPr>
          <w:p w14:paraId="44132629" w14:textId="32A65C4C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7 F </w:t>
            </w:r>
          </w:p>
        </w:tc>
        <w:tc>
          <w:tcPr>
            <w:tcW w:w="3486" w:type="dxa"/>
            <w:shd w:val="clear" w:color="auto" w:fill="auto"/>
          </w:tcPr>
          <w:p w14:paraId="22D29066" w14:textId="01C36FF5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GCAACTGAAGGGATGGTTGT</w:t>
            </w:r>
          </w:p>
        </w:tc>
        <w:tc>
          <w:tcPr>
            <w:tcW w:w="3510" w:type="dxa"/>
          </w:tcPr>
          <w:p w14:paraId="46CC5279" w14:textId="6B7907ED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56D64DA3" w14:textId="2784D5E8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2823024B" w14:textId="4611779F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B7 R </w:t>
            </w:r>
          </w:p>
        </w:tc>
        <w:tc>
          <w:tcPr>
            <w:tcW w:w="3486" w:type="dxa"/>
            <w:shd w:val="clear" w:color="auto" w:fill="auto"/>
          </w:tcPr>
          <w:p w14:paraId="5DAD27A2" w14:textId="41C4B4B8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AAACTAGGGCTGCACCAATG</w:t>
            </w:r>
          </w:p>
        </w:tc>
        <w:tc>
          <w:tcPr>
            <w:tcW w:w="3510" w:type="dxa"/>
          </w:tcPr>
          <w:p w14:paraId="2E0EF8FA" w14:textId="224B8846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4D4D397A" w14:textId="0F72648B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5B2D6901" w14:textId="1C59DABD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A7 F </w:t>
            </w:r>
          </w:p>
        </w:tc>
        <w:tc>
          <w:tcPr>
            <w:tcW w:w="3486" w:type="dxa"/>
            <w:shd w:val="clear" w:color="auto" w:fill="auto"/>
          </w:tcPr>
          <w:p w14:paraId="50B510AA" w14:textId="1DB10FEC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CTGTGCTTTGGATGACAACG</w:t>
            </w:r>
          </w:p>
        </w:tc>
        <w:tc>
          <w:tcPr>
            <w:tcW w:w="3510" w:type="dxa"/>
          </w:tcPr>
          <w:p w14:paraId="3287D42E" w14:textId="0F65CBF2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690D1B" w:rsidRPr="00287E5E" w14:paraId="338C9655" w14:textId="1FE3BE95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4F253D13" w14:textId="501BD436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A7 R </w:t>
            </w:r>
          </w:p>
        </w:tc>
        <w:tc>
          <w:tcPr>
            <w:tcW w:w="3486" w:type="dxa"/>
            <w:shd w:val="clear" w:color="auto" w:fill="auto"/>
          </w:tcPr>
          <w:p w14:paraId="6CB6955A" w14:textId="11BBA875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CGATGTAGCGGGTGATGTACT</w:t>
            </w:r>
          </w:p>
        </w:tc>
        <w:tc>
          <w:tcPr>
            <w:tcW w:w="3510" w:type="dxa"/>
          </w:tcPr>
          <w:p w14:paraId="7F1313BF" w14:textId="71D6DD75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ngala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et al, 2014</w:t>
            </w:r>
          </w:p>
        </w:tc>
      </w:tr>
      <w:tr w:rsidR="00A14094" w:rsidRPr="00287E5E" w14:paraId="41A5499A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0CAA6305" w14:textId="3DD45E36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B8 F</w:t>
            </w:r>
          </w:p>
        </w:tc>
        <w:tc>
          <w:tcPr>
            <w:tcW w:w="3486" w:type="dxa"/>
            <w:shd w:val="clear" w:color="auto" w:fill="auto"/>
          </w:tcPr>
          <w:p w14:paraId="7FA574C7" w14:textId="37E29E45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TACGGGTGAACAAGGTGATTGA</w:t>
            </w:r>
          </w:p>
        </w:tc>
        <w:tc>
          <w:tcPr>
            <w:tcW w:w="3510" w:type="dxa"/>
          </w:tcPr>
          <w:p w14:paraId="097DFED1" w14:textId="23D5C07E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A14094" w:rsidRPr="00287E5E" w14:paraId="6E6CC711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62EBFDCD" w14:textId="172F10B7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B8 R</w:t>
            </w:r>
          </w:p>
        </w:tc>
        <w:tc>
          <w:tcPr>
            <w:tcW w:w="3486" w:type="dxa"/>
            <w:shd w:val="clear" w:color="auto" w:fill="auto"/>
          </w:tcPr>
          <w:p w14:paraId="12748B80" w14:textId="3B817AE8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TGCCGACACTGAAATACGTT</w:t>
            </w:r>
          </w:p>
        </w:tc>
        <w:tc>
          <w:tcPr>
            <w:tcW w:w="3510" w:type="dxa"/>
          </w:tcPr>
          <w:p w14:paraId="1C1861CD" w14:textId="577227B9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A14094" w:rsidRPr="00287E5E" w14:paraId="341A916E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4776346C" w14:textId="03A100D2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B9 F</w:t>
            </w:r>
          </w:p>
        </w:tc>
        <w:tc>
          <w:tcPr>
            <w:tcW w:w="3486" w:type="dxa"/>
            <w:shd w:val="clear" w:color="auto" w:fill="auto"/>
          </w:tcPr>
          <w:p w14:paraId="1CC5E25C" w14:textId="0F951671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CGGCAGCACCTTTATCTATGG</w:t>
            </w:r>
          </w:p>
        </w:tc>
        <w:tc>
          <w:tcPr>
            <w:tcW w:w="3510" w:type="dxa"/>
          </w:tcPr>
          <w:p w14:paraId="6E89B611" w14:textId="07F8394D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A14094" w:rsidRPr="00287E5E" w14:paraId="290AC107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60ACA929" w14:textId="52A91E94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B9 R</w:t>
            </w:r>
          </w:p>
        </w:tc>
        <w:tc>
          <w:tcPr>
            <w:tcW w:w="3486" w:type="dxa"/>
            <w:shd w:val="clear" w:color="auto" w:fill="auto"/>
          </w:tcPr>
          <w:p w14:paraId="5AE275DD" w14:textId="5FBBF3EA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CACCGGCAGCTGTAATAGTGAC</w:t>
            </w:r>
          </w:p>
        </w:tc>
        <w:tc>
          <w:tcPr>
            <w:tcW w:w="3510" w:type="dxa"/>
          </w:tcPr>
          <w:p w14:paraId="3CD095AC" w14:textId="175E52AB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A14094" w:rsidRPr="00287E5E" w14:paraId="51C1B243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77412AFB" w14:textId="3D06E6A3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B10 F</w:t>
            </w:r>
          </w:p>
        </w:tc>
        <w:tc>
          <w:tcPr>
            <w:tcW w:w="3486" w:type="dxa"/>
            <w:shd w:val="clear" w:color="auto" w:fill="auto"/>
          </w:tcPr>
          <w:p w14:paraId="1A1AD739" w14:textId="18900A73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GCCACGGTCACTCGCATCCT</w:t>
            </w:r>
          </w:p>
        </w:tc>
        <w:tc>
          <w:tcPr>
            <w:tcW w:w="3510" w:type="dxa"/>
          </w:tcPr>
          <w:p w14:paraId="12BF58E3" w14:textId="520E6759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This</w:t>
            </w:r>
            <w:r w:rsidR="00BD775D">
              <w:rPr>
                <w:color w:val="000000"/>
                <w:sz w:val="20"/>
                <w:szCs w:val="20"/>
              </w:rPr>
              <w:t xml:space="preserve"> study</w:t>
            </w:r>
          </w:p>
        </w:tc>
      </w:tr>
      <w:tr w:rsidR="00A14094" w:rsidRPr="00287E5E" w14:paraId="5911BF92" w14:textId="77777777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2958FDE4" w14:textId="4CCAD102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B10 R</w:t>
            </w:r>
          </w:p>
        </w:tc>
        <w:tc>
          <w:tcPr>
            <w:tcW w:w="3486" w:type="dxa"/>
            <w:shd w:val="clear" w:color="auto" w:fill="auto"/>
          </w:tcPr>
          <w:p w14:paraId="5610ED5E" w14:textId="642D6ACE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GCTGGAACCGGTCTTCTAGCAC</w:t>
            </w:r>
          </w:p>
        </w:tc>
        <w:tc>
          <w:tcPr>
            <w:tcW w:w="3510" w:type="dxa"/>
          </w:tcPr>
          <w:p w14:paraId="626F0B4F" w14:textId="406C8902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690D1B" w:rsidRPr="00287E5E" w14:paraId="0FBC5420" w14:textId="19E97A61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6AA74D3E" w14:textId="2C308BEB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C1 F </w:t>
            </w:r>
          </w:p>
        </w:tc>
        <w:tc>
          <w:tcPr>
            <w:tcW w:w="3486" w:type="dxa"/>
            <w:shd w:val="clear" w:color="auto" w:fill="auto"/>
          </w:tcPr>
          <w:p w14:paraId="728C699B" w14:textId="68B72B89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TTCCGAGTTGCTGAAGAACA</w:t>
            </w:r>
          </w:p>
        </w:tc>
        <w:tc>
          <w:tcPr>
            <w:tcW w:w="3510" w:type="dxa"/>
          </w:tcPr>
          <w:p w14:paraId="2D08959C" w14:textId="7939A5EA" w:rsidR="00690D1B" w:rsidRPr="00F45B5A" w:rsidRDefault="00F45B5A" w:rsidP="00C36A0E">
            <w:pPr>
              <w:rPr>
                <w:rFonts w:eastAsia="Times New Roman"/>
                <w:sz w:val="20"/>
                <w:szCs w:val="20"/>
              </w:rPr>
            </w:pPr>
            <w:proofErr w:type="spellStart"/>
            <w:r w:rsidRPr="00F45B5A">
              <w:rPr>
                <w:rFonts w:eastAsia="Times New Roman"/>
                <w:sz w:val="20"/>
                <w:szCs w:val="20"/>
              </w:rPr>
              <w:t>Radhakrishnan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et al</w:t>
            </w:r>
            <w:r w:rsidR="003B4B6C">
              <w:rPr>
                <w:rFonts w:eastAsia="Times New Roman"/>
                <w:sz w:val="20"/>
                <w:szCs w:val="20"/>
              </w:rPr>
              <w:t>, 2010</w:t>
            </w:r>
            <w:bookmarkStart w:id="0" w:name="_GoBack"/>
            <w:bookmarkEnd w:id="0"/>
          </w:p>
        </w:tc>
      </w:tr>
      <w:tr w:rsidR="00690D1B" w:rsidRPr="00287E5E" w14:paraId="7CD7B2DE" w14:textId="3D604841" w:rsidTr="003B4B6C">
        <w:trPr>
          <w:cantSplit/>
          <w:trHeight w:val="247"/>
        </w:trPr>
        <w:tc>
          <w:tcPr>
            <w:tcW w:w="2340" w:type="dxa"/>
            <w:shd w:val="clear" w:color="auto" w:fill="auto"/>
          </w:tcPr>
          <w:p w14:paraId="1B304239" w14:textId="57D966D0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C1 R </w:t>
            </w:r>
          </w:p>
        </w:tc>
        <w:tc>
          <w:tcPr>
            <w:tcW w:w="3486" w:type="dxa"/>
            <w:shd w:val="clear" w:color="auto" w:fill="auto"/>
          </w:tcPr>
          <w:p w14:paraId="51386DC3" w14:textId="30955BAF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ATCCATCCAACTGGTTCAGC</w:t>
            </w:r>
          </w:p>
        </w:tc>
        <w:tc>
          <w:tcPr>
            <w:tcW w:w="3510" w:type="dxa"/>
          </w:tcPr>
          <w:p w14:paraId="31C0C380" w14:textId="633DE12D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 w:rsidRPr="00F45B5A">
              <w:rPr>
                <w:rFonts w:eastAsia="Times New Roman"/>
                <w:sz w:val="20"/>
                <w:szCs w:val="20"/>
              </w:rPr>
              <w:t>Radhakrishnan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et al, 2010</w:t>
            </w:r>
          </w:p>
        </w:tc>
      </w:tr>
      <w:tr w:rsidR="00A14094" w:rsidRPr="00287E5E" w14:paraId="3BA9B745" w14:textId="77777777" w:rsidTr="003B4B6C">
        <w:trPr>
          <w:cantSplit/>
          <w:trHeight w:val="247"/>
        </w:trPr>
        <w:tc>
          <w:tcPr>
            <w:tcW w:w="2340" w:type="dxa"/>
            <w:shd w:val="clear" w:color="auto" w:fill="auto"/>
          </w:tcPr>
          <w:p w14:paraId="26192D54" w14:textId="5D0769EC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D11 F</w:t>
            </w:r>
          </w:p>
        </w:tc>
        <w:tc>
          <w:tcPr>
            <w:tcW w:w="3486" w:type="dxa"/>
            <w:shd w:val="clear" w:color="auto" w:fill="auto"/>
          </w:tcPr>
          <w:p w14:paraId="2EECBDBE" w14:textId="24CA6EE8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CTGAGCAACCTGCCGAAAG</w:t>
            </w:r>
          </w:p>
        </w:tc>
        <w:tc>
          <w:tcPr>
            <w:tcW w:w="3510" w:type="dxa"/>
          </w:tcPr>
          <w:p w14:paraId="4B37EDC7" w14:textId="4FDB8BFE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A14094" w:rsidRPr="00287E5E" w14:paraId="675EE06B" w14:textId="77777777" w:rsidTr="003B4B6C">
        <w:trPr>
          <w:cantSplit/>
          <w:trHeight w:val="247"/>
        </w:trPr>
        <w:tc>
          <w:tcPr>
            <w:tcW w:w="2340" w:type="dxa"/>
            <w:shd w:val="clear" w:color="auto" w:fill="auto"/>
          </w:tcPr>
          <w:p w14:paraId="3F434A31" w14:textId="58F8D4C5" w:rsidR="00A14094" w:rsidRPr="00287E5E" w:rsidRDefault="00A14094" w:rsidP="008A566F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SMD11 R</w:t>
            </w:r>
          </w:p>
        </w:tc>
        <w:tc>
          <w:tcPr>
            <w:tcW w:w="3486" w:type="dxa"/>
            <w:shd w:val="clear" w:color="auto" w:fill="auto"/>
          </w:tcPr>
          <w:p w14:paraId="138213CB" w14:textId="2B70BB19" w:rsidR="00A14094" w:rsidRPr="00287E5E" w:rsidRDefault="003D137E" w:rsidP="00916F81">
            <w:pPr>
              <w:rPr>
                <w:color w:val="000000"/>
                <w:sz w:val="20"/>
                <w:szCs w:val="20"/>
              </w:rPr>
            </w:pPr>
            <w:r w:rsidRPr="003D137E">
              <w:rPr>
                <w:color w:val="000000"/>
                <w:sz w:val="20"/>
                <w:szCs w:val="20"/>
              </w:rPr>
              <w:t>GCTGCATGGATAATACCCGACT</w:t>
            </w:r>
          </w:p>
        </w:tc>
        <w:tc>
          <w:tcPr>
            <w:tcW w:w="3510" w:type="dxa"/>
          </w:tcPr>
          <w:p w14:paraId="003E0BFF" w14:textId="0C508C6C" w:rsidR="00A14094" w:rsidRPr="00287E5E" w:rsidRDefault="00F45B5A" w:rsidP="00BD775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</w:t>
            </w:r>
            <w:r w:rsidR="00BD775D">
              <w:rPr>
                <w:color w:val="000000"/>
                <w:sz w:val="20"/>
                <w:szCs w:val="20"/>
              </w:rPr>
              <w:t>study</w:t>
            </w:r>
          </w:p>
        </w:tc>
      </w:tr>
      <w:tr w:rsidR="00690D1B" w:rsidRPr="00287E5E" w14:paraId="4C98AE46" w14:textId="4B18CFD4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6C238424" w14:textId="15B1F549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D12  F </w:t>
            </w:r>
          </w:p>
        </w:tc>
        <w:tc>
          <w:tcPr>
            <w:tcW w:w="3486" w:type="dxa"/>
            <w:shd w:val="clear" w:color="auto" w:fill="auto"/>
          </w:tcPr>
          <w:p w14:paraId="481AF0E7" w14:textId="066CA886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GTGCGCGACTGACTAAAACA</w:t>
            </w:r>
          </w:p>
        </w:tc>
        <w:tc>
          <w:tcPr>
            <w:tcW w:w="3510" w:type="dxa"/>
          </w:tcPr>
          <w:p w14:paraId="11E9D90D" w14:textId="560166C0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 w:rsidRPr="00F45B5A">
              <w:rPr>
                <w:rFonts w:eastAsia="Times New Roman"/>
                <w:sz w:val="20"/>
                <w:szCs w:val="20"/>
              </w:rPr>
              <w:t>Radhakrishnan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et al, 2010</w:t>
            </w:r>
          </w:p>
        </w:tc>
      </w:tr>
      <w:tr w:rsidR="00690D1B" w:rsidRPr="00287E5E" w14:paraId="447E7877" w14:textId="533883D0" w:rsidTr="003B4B6C">
        <w:trPr>
          <w:cantSplit/>
          <w:trHeight w:val="259"/>
        </w:trPr>
        <w:tc>
          <w:tcPr>
            <w:tcW w:w="2340" w:type="dxa"/>
            <w:shd w:val="clear" w:color="auto" w:fill="auto"/>
          </w:tcPr>
          <w:p w14:paraId="1B367AAF" w14:textId="2A451FEE" w:rsidR="00690D1B" w:rsidRPr="008A566F" w:rsidRDefault="00690D1B" w:rsidP="008A566F">
            <w:pPr>
              <w:rPr>
                <w:color w:val="000000"/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 xml:space="preserve">PSMD12  R </w:t>
            </w:r>
          </w:p>
        </w:tc>
        <w:tc>
          <w:tcPr>
            <w:tcW w:w="3486" w:type="dxa"/>
            <w:shd w:val="clear" w:color="auto" w:fill="auto"/>
          </w:tcPr>
          <w:p w14:paraId="5E5D832F" w14:textId="73E09FD8" w:rsidR="00690D1B" w:rsidRPr="00287E5E" w:rsidRDefault="00690D1B" w:rsidP="00916F81">
            <w:pPr>
              <w:rPr>
                <w:sz w:val="20"/>
                <w:szCs w:val="20"/>
              </w:rPr>
            </w:pPr>
            <w:r w:rsidRPr="00287E5E">
              <w:rPr>
                <w:color w:val="000000"/>
                <w:sz w:val="20"/>
                <w:szCs w:val="20"/>
              </w:rPr>
              <w:t>TAGGCAGAGCCTCATTTGCT</w:t>
            </w:r>
          </w:p>
        </w:tc>
        <w:tc>
          <w:tcPr>
            <w:tcW w:w="3510" w:type="dxa"/>
          </w:tcPr>
          <w:p w14:paraId="3A25B654" w14:textId="53BB8391" w:rsidR="00690D1B" w:rsidRPr="00287E5E" w:rsidRDefault="003B4B6C" w:rsidP="00916F81">
            <w:pPr>
              <w:rPr>
                <w:color w:val="000000"/>
                <w:sz w:val="20"/>
                <w:szCs w:val="20"/>
              </w:rPr>
            </w:pPr>
            <w:proofErr w:type="spellStart"/>
            <w:r w:rsidRPr="00F45B5A">
              <w:rPr>
                <w:rFonts w:eastAsia="Times New Roman"/>
                <w:sz w:val="20"/>
                <w:szCs w:val="20"/>
              </w:rPr>
              <w:t>Radhakrishnan</w:t>
            </w:r>
            <w:proofErr w:type="spellEnd"/>
            <w:r>
              <w:rPr>
                <w:rFonts w:eastAsia="Times New Roman"/>
                <w:sz w:val="20"/>
                <w:szCs w:val="20"/>
              </w:rPr>
              <w:t xml:space="preserve"> et al, 2010</w:t>
            </w:r>
          </w:p>
        </w:tc>
      </w:tr>
    </w:tbl>
    <w:p w14:paraId="2A492FD8" w14:textId="6F73F5B3" w:rsidR="008E41C0" w:rsidRPr="003C0280" w:rsidRDefault="008E41C0" w:rsidP="003C0280"/>
    <w:sectPr w:rsidR="008E41C0" w:rsidRPr="003C0280" w:rsidSect="002057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5A4308" w14:textId="77777777" w:rsidR="00D65DA7" w:rsidRDefault="00D65DA7" w:rsidP="008E41C0">
      <w:r>
        <w:separator/>
      </w:r>
    </w:p>
  </w:endnote>
  <w:endnote w:type="continuationSeparator" w:id="0">
    <w:p w14:paraId="2CED93AF" w14:textId="77777777" w:rsidR="00D65DA7" w:rsidRDefault="00D65DA7" w:rsidP="008E41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9C7BD5" w14:textId="77777777" w:rsidR="00D65DA7" w:rsidRDefault="00D65DA7" w:rsidP="008E41C0">
      <w:r>
        <w:separator/>
      </w:r>
    </w:p>
  </w:footnote>
  <w:footnote w:type="continuationSeparator" w:id="0">
    <w:p w14:paraId="4AF56B8C" w14:textId="77777777" w:rsidR="00D65DA7" w:rsidRDefault="00D65DA7" w:rsidP="008E41C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asaxwvodeze6eap0gv2z0hp5vtxfradr9r&quot;&gt;Autophagy Review&lt;record-ids&gt;&lt;item&gt;611&lt;/item&gt;&lt;item&gt;613&lt;/item&gt;&lt;/record-ids&gt;&lt;/item&gt;&lt;/Libraries&gt;"/>
  </w:docVars>
  <w:rsids>
    <w:rsidRoot w:val="008E41C0"/>
    <w:rsid w:val="00041414"/>
    <w:rsid w:val="00092B92"/>
    <w:rsid w:val="00095A60"/>
    <w:rsid w:val="00097B98"/>
    <w:rsid w:val="000D7F27"/>
    <w:rsid w:val="0010637C"/>
    <w:rsid w:val="0011717F"/>
    <w:rsid w:val="00140CC9"/>
    <w:rsid w:val="001C4349"/>
    <w:rsid w:val="001F5E73"/>
    <w:rsid w:val="002057AD"/>
    <w:rsid w:val="00230C37"/>
    <w:rsid w:val="00235166"/>
    <w:rsid w:val="00265CB4"/>
    <w:rsid w:val="002C1EDB"/>
    <w:rsid w:val="002E66E7"/>
    <w:rsid w:val="00382926"/>
    <w:rsid w:val="00393609"/>
    <w:rsid w:val="003A0B48"/>
    <w:rsid w:val="003B0509"/>
    <w:rsid w:val="003B4B6C"/>
    <w:rsid w:val="003C0280"/>
    <w:rsid w:val="003D137E"/>
    <w:rsid w:val="003E24FC"/>
    <w:rsid w:val="00421EAB"/>
    <w:rsid w:val="00482DED"/>
    <w:rsid w:val="00483340"/>
    <w:rsid w:val="005016FF"/>
    <w:rsid w:val="005037D5"/>
    <w:rsid w:val="00555EBB"/>
    <w:rsid w:val="005D173E"/>
    <w:rsid w:val="0060735A"/>
    <w:rsid w:val="00633501"/>
    <w:rsid w:val="006645B9"/>
    <w:rsid w:val="00690D1B"/>
    <w:rsid w:val="00721039"/>
    <w:rsid w:val="007353BF"/>
    <w:rsid w:val="007414D0"/>
    <w:rsid w:val="007B2658"/>
    <w:rsid w:val="00800793"/>
    <w:rsid w:val="00816BAF"/>
    <w:rsid w:val="008746B7"/>
    <w:rsid w:val="008756ED"/>
    <w:rsid w:val="0087622A"/>
    <w:rsid w:val="008A566F"/>
    <w:rsid w:val="008D6275"/>
    <w:rsid w:val="008E41C0"/>
    <w:rsid w:val="00913434"/>
    <w:rsid w:val="00921474"/>
    <w:rsid w:val="009321EF"/>
    <w:rsid w:val="0094699F"/>
    <w:rsid w:val="0097091F"/>
    <w:rsid w:val="00975727"/>
    <w:rsid w:val="009A3E66"/>
    <w:rsid w:val="00A14094"/>
    <w:rsid w:val="00A53799"/>
    <w:rsid w:val="00A90AD8"/>
    <w:rsid w:val="00B27352"/>
    <w:rsid w:val="00B341C4"/>
    <w:rsid w:val="00B96320"/>
    <w:rsid w:val="00BC3A80"/>
    <w:rsid w:val="00BD67BA"/>
    <w:rsid w:val="00BD775D"/>
    <w:rsid w:val="00BF3ECC"/>
    <w:rsid w:val="00C02316"/>
    <w:rsid w:val="00C04315"/>
    <w:rsid w:val="00C36A0E"/>
    <w:rsid w:val="00C7333A"/>
    <w:rsid w:val="00D30D22"/>
    <w:rsid w:val="00D65DA7"/>
    <w:rsid w:val="00DE3D5C"/>
    <w:rsid w:val="00E14762"/>
    <w:rsid w:val="00E63C5C"/>
    <w:rsid w:val="00E97AC6"/>
    <w:rsid w:val="00EA2DC4"/>
    <w:rsid w:val="00EC615D"/>
    <w:rsid w:val="00F04AF3"/>
    <w:rsid w:val="00F04DEA"/>
    <w:rsid w:val="00F43996"/>
    <w:rsid w:val="00F45B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C63E91A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45B5A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E41C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8E41C0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8E41C0"/>
  </w:style>
  <w:style w:type="paragraph" w:styleId="Footer">
    <w:name w:val="footer"/>
    <w:basedOn w:val="Normal"/>
    <w:link w:val="FooterChar"/>
    <w:uiPriority w:val="99"/>
    <w:unhideWhenUsed/>
    <w:rsid w:val="008E41C0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8E41C0"/>
  </w:style>
  <w:style w:type="paragraph" w:styleId="ListParagraph">
    <w:name w:val="List Paragraph"/>
    <w:basedOn w:val="Normal"/>
    <w:uiPriority w:val="34"/>
    <w:qFormat/>
    <w:rsid w:val="003C0280"/>
    <w:pPr>
      <w:ind w:left="720"/>
      <w:contextualSpacing/>
    </w:pPr>
    <w:rPr>
      <w:rFonts w:asciiTheme="minorHAnsi" w:hAnsiTheme="minorHAnsi" w:cstheme="minorBidi"/>
    </w:rPr>
  </w:style>
  <w:style w:type="paragraph" w:customStyle="1" w:styleId="EndNoteBibliographyTitle">
    <w:name w:val="EndNote Bibliography Title"/>
    <w:basedOn w:val="Normal"/>
    <w:rsid w:val="002E66E7"/>
    <w:pPr>
      <w:jc w:val="center"/>
    </w:pPr>
  </w:style>
  <w:style w:type="paragraph" w:customStyle="1" w:styleId="EndNoteBibliography">
    <w:name w:val="EndNote Bibliography"/>
    <w:basedOn w:val="Normal"/>
    <w:rsid w:val="002E66E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7956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96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2</Pages>
  <Words>352</Words>
  <Characters>2007</Characters>
  <Application>Microsoft Macintosh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Towers</dc:creator>
  <cp:keywords/>
  <dc:description/>
  <cp:lastModifiedBy>Christina Towers</cp:lastModifiedBy>
  <cp:revision>14</cp:revision>
  <dcterms:created xsi:type="dcterms:W3CDTF">2019-06-14T14:57:00Z</dcterms:created>
  <dcterms:modified xsi:type="dcterms:W3CDTF">2019-06-19T18:22:00Z</dcterms:modified>
</cp:coreProperties>
</file>